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567D64">
      <w:pPr>
        <w:pStyle w:val="Heading1"/>
      </w:pPr>
      <w:bookmarkStart w:id="0" w:name="_Toc297568912"/>
      <w:r>
        <w:t xml:space="preserve">– </w:t>
      </w:r>
      <w:bookmarkStart w:id="1" w:name="Texto12"/>
      <w:bookmarkEnd w:id="0"/>
      <w:r w:rsidR="00CD271A">
        <w:fldChar w:fldCharType="begin">
          <w:ffData>
            <w:name w:val="Texto12"/>
            <w:enabled/>
            <w:calcOnExit w:val="0"/>
            <w:textInput>
              <w:default w:val="Introdução"/>
            </w:textInput>
          </w:ffData>
        </w:fldChar>
      </w:r>
      <w:r w:rsidR="00827FDD">
        <w:instrText xml:space="preserve"> FORMTEXT </w:instrText>
      </w:r>
      <w:r w:rsidR="00CD271A">
        <w:fldChar w:fldCharType="separate"/>
      </w:r>
      <w:r w:rsidR="00827FDD">
        <w:rPr>
          <w:noProof/>
        </w:rPr>
        <w:t>Introdução</w:t>
      </w:r>
      <w:r w:rsidR="00CD271A">
        <w:fldChar w:fldCharType="end"/>
      </w:r>
      <w:bookmarkEnd w:id="1"/>
    </w:p>
    <w:p w:rsidR="00567D64" w:rsidRPr="007372F3" w:rsidRDefault="00567D64" w:rsidP="00567D64">
      <w:pPr>
        <w:pStyle w:val="Heading2"/>
      </w:pPr>
      <w:bookmarkStart w:id="2" w:name="_Toc297568913"/>
      <w:r>
        <w:t>Título da Seção</w:t>
      </w:r>
      <w:bookmarkEnd w:id="2"/>
    </w:p>
    <w:p w:rsidR="00567D64" w:rsidRDefault="007E730F" w:rsidP="007E730F">
      <w:pPr>
        <w:ind w:left="578" w:firstLine="0"/>
      </w:pPr>
      <w:r>
        <w:t>5 pgs,,,</w:t>
      </w:r>
      <w:r w:rsidR="00567D64">
        <w:t xml:space="preserve">Exemplo de texto de uma dissertação ou tese. Esse exemplo mostra como referenciar figuras e tabelas. A </w:t>
      </w:r>
      <w:fldSimple w:instr=" REF _Ref288559842 \h  \* MERGEFORMAT ">
        <w:r w:rsidR="00567D64">
          <w:t xml:space="preserve">Figura </w:t>
        </w:r>
        <w:r w:rsidR="00567D64">
          <w:rPr>
            <w:noProof/>
          </w:rPr>
          <w:t>1</w:t>
        </w:r>
      </w:fldSimple>
      <w:r w:rsidR="00567D64"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Caption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CD271A">
        <w:fldChar w:fldCharType="begin"/>
      </w:r>
      <w:r>
        <w:instrText xml:space="preserve"> REF _Ref288559970 \h </w:instrText>
      </w:r>
      <w:r w:rsidR="00CD271A">
        <w:fldChar w:fldCharType="separate"/>
      </w:r>
      <w:r>
        <w:t xml:space="preserve">Tabela </w:t>
      </w:r>
      <w:r>
        <w:rPr>
          <w:noProof/>
        </w:rPr>
        <w:t>1</w:t>
      </w:r>
      <w:r w:rsidR="00CD271A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Caption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MediumGrid3-Accent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CD271A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CD271A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CD271A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CD271A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CD271A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CD271A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Heading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35E87" w:rsidRDefault="00135E87" w:rsidP="006176C1">
      <w:pPr>
        <w:spacing w:line="240" w:lineRule="auto"/>
      </w:pPr>
      <w:r>
        <w:separator/>
      </w:r>
    </w:p>
  </w:endnote>
  <w:endnote w:type="continuationSeparator" w:id="0">
    <w:p w:rsidR="00135E87" w:rsidRDefault="00135E87" w:rsidP="006176C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35E87" w:rsidRDefault="00135E87" w:rsidP="006176C1">
      <w:pPr>
        <w:spacing w:line="240" w:lineRule="auto"/>
      </w:pPr>
      <w:r>
        <w:separator/>
      </w:r>
    </w:p>
  </w:footnote>
  <w:footnote w:type="continuationSeparator" w:id="0">
    <w:p w:rsidR="00135E87" w:rsidRDefault="00135E87" w:rsidP="006176C1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CD271A">
        <w:pPr>
          <w:pStyle w:val="Header"/>
          <w:jc w:val="right"/>
        </w:pPr>
        <w:r>
          <w:fldChar w:fldCharType="begin"/>
        </w:r>
        <w:r w:rsidR="00070EC2">
          <w:instrText xml:space="preserve"> PAGE   \* MERGEFORMAT </w:instrText>
        </w:r>
        <w:r>
          <w:fldChar w:fldCharType="separate"/>
        </w:r>
        <w:r w:rsidR="007E730F">
          <w:rPr>
            <w:noProof/>
          </w:rPr>
          <w:t>1</w:t>
        </w:r>
        <w:r>
          <w:fldChar w:fldCharType="end"/>
        </w:r>
      </w:p>
    </w:sdtContent>
  </w:sdt>
  <w:p w:rsidR="00895E77" w:rsidRDefault="00135E87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CA2EDE12"/>
    <w:lvl w:ilvl="0">
      <w:start w:val="1"/>
      <w:numFmt w:val="decimal"/>
      <w:pStyle w:val="Heading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Heading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rsids>
    <w:rsidRoot w:val="00567D64"/>
    <w:rsid w:val="00070EC2"/>
    <w:rsid w:val="00135E87"/>
    <w:rsid w:val="003B7490"/>
    <w:rsid w:val="00567D64"/>
    <w:rsid w:val="006176C1"/>
    <w:rsid w:val="0077646D"/>
    <w:rsid w:val="007E730F"/>
    <w:rsid w:val="00827FDD"/>
    <w:rsid w:val="00830E0B"/>
    <w:rsid w:val="008D63A2"/>
    <w:rsid w:val="00CD271A"/>
    <w:rsid w:val="00DA223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7D64"/>
    <w:pPr>
      <w:keepNext/>
      <w:keepLines/>
      <w:numPr>
        <w:numId w:val="1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Heading8Char">
    <w:name w:val="Heading 8 Char"/>
    <w:basedOn w:val="DefaultParagraphFont"/>
    <w:link w:val="Heading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DefaultParagraphFont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Header">
    <w:name w:val="header"/>
    <w:basedOn w:val="Normal"/>
    <w:link w:val="Header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MediumGrid3-Accent2">
    <w:name w:val="Medium Grid 3 Accent 2"/>
    <w:basedOn w:val="Table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1</Words>
  <Characters>926</Characters>
  <Application>Microsoft Office Word</Application>
  <DocSecurity>0</DocSecurity>
  <Lines>7</Lines>
  <Paragraphs>2</Paragraphs>
  <ScaleCrop>false</ScaleCrop>
  <Company>Home</Company>
  <LinksUpToDate>false</LinksUpToDate>
  <CharactersWithSpaces>10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4</cp:revision>
  <dcterms:created xsi:type="dcterms:W3CDTF">2011-09-15T23:33:00Z</dcterms:created>
  <dcterms:modified xsi:type="dcterms:W3CDTF">2011-09-16T03:25:00Z</dcterms:modified>
</cp:coreProperties>
</file>